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</w:p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</w:p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</w:p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</w:p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</w:p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</w:p>
    <w:p w:rsidR="003B3AE4" w:rsidRPr="003B3AE4" w:rsidRDefault="003B3AE4" w:rsidP="003B3AE4">
      <w:pPr>
        <w:spacing w:after="0" w:line="240" w:lineRule="auto"/>
        <w:jc w:val="both"/>
        <w:rPr>
          <w:rFonts w:ascii="Verdana" w:eastAsia="Calibri" w:hAnsi="Verdana" w:cs="Times New Roman"/>
          <w:b/>
          <w:sz w:val="24"/>
          <w:szCs w:val="24"/>
          <w:lang w:val="en-US"/>
        </w:rPr>
      </w:pPr>
      <w:r w:rsidRPr="003B3AE4">
        <w:rPr>
          <w:rFonts w:ascii="Verdana" w:eastAsia="Calibri" w:hAnsi="Verdana" w:cs="Times New Roman"/>
          <w:b/>
          <w:sz w:val="24"/>
          <w:szCs w:val="24"/>
          <w:lang w:val="en-US"/>
        </w:rPr>
        <w:t>Supporting Table:</w:t>
      </w:r>
    </w:p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</w:p>
    <w:tbl>
      <w:tblPr>
        <w:tblW w:w="8730" w:type="dxa"/>
        <w:tblInd w:w="198" w:type="dxa"/>
        <w:tblLayout w:type="fixed"/>
        <w:tblLook w:val="04A0" w:firstRow="1" w:lastRow="0" w:firstColumn="1" w:lastColumn="0" w:noHBand="0" w:noVBand="1"/>
      </w:tblPr>
      <w:tblGrid>
        <w:gridCol w:w="1440"/>
        <w:gridCol w:w="1170"/>
        <w:gridCol w:w="1350"/>
        <w:gridCol w:w="1530"/>
        <w:gridCol w:w="1620"/>
        <w:gridCol w:w="1620"/>
      </w:tblGrid>
      <w:tr w:rsidR="003B3AE4" w:rsidRPr="003B3AE4" w:rsidTr="00F85402">
        <w:trPr>
          <w:trHeight w:val="1160"/>
        </w:trPr>
        <w:tc>
          <w:tcPr>
            <w:tcW w:w="144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Publication source</w:t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 xml:space="preserve"># channels per shaft 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Shaft width at base (</w:t>
            </w:r>
            <w:proofErr w:type="spellStart"/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μm</w:t>
            </w:r>
            <w:proofErr w:type="spellEnd"/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Channels-to-width ratio (per shaft)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Electrode areal density  (# channels per mm</w:t>
            </w: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en-US"/>
              </w:rPr>
              <w:t>2</w:t>
            </w: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Electrode volumetric density (# channels per mm</w:t>
            </w: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vertAlign w:val="superscript"/>
                <w:lang w:val="en-US"/>
              </w:rPr>
              <w:t>3</w:t>
            </w:r>
            <w:r w:rsidRPr="003B3AE4">
              <w:rPr>
                <w:rFonts w:ascii="Arial" w:eastAsia="Times New Roman" w:hAnsi="Arial" w:cs="Arial"/>
                <w:b/>
                <w:bCs/>
                <w:sz w:val="16"/>
                <w:szCs w:val="16"/>
                <w:lang w:val="en-US"/>
              </w:rPr>
              <w:t>)</w:t>
            </w:r>
          </w:p>
        </w:tc>
      </w:tr>
      <w:tr w:rsidR="003B3AE4" w:rsidRPr="003B3AE4" w:rsidTr="00F85402">
        <w:trPr>
          <w:trHeight w:val="300"/>
        </w:trPr>
        <w:tc>
          <w:tcPr>
            <w:tcW w:w="144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this paper, Figure 1A</w:t>
            </w:r>
          </w:p>
        </w:tc>
        <w:tc>
          <w:tcPr>
            <w:tcW w:w="117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135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5</w:t>
            </w:r>
          </w:p>
        </w:tc>
        <w:tc>
          <w:tcPr>
            <w:tcW w:w="153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75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9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9</w:t>
            </w:r>
          </w:p>
        </w:tc>
      </w:tr>
      <w:tr w:rsidR="003B3AE4" w:rsidRPr="003B3AE4" w:rsidTr="00F85402">
        <w:trPr>
          <w:trHeight w:val="300"/>
        </w:trPr>
        <w:tc>
          <w:tcPr>
            <w:tcW w:w="144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this paper, Figure 1B</w:t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0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53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3B3AE4" w:rsidRPr="003B3AE4" w:rsidTr="00F85402">
        <w:trPr>
          <w:trHeight w:val="233"/>
        </w:trPr>
        <w:tc>
          <w:tcPr>
            <w:tcW w:w="144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this paper, Figure 1C</w:t>
            </w:r>
          </w:p>
        </w:tc>
        <w:tc>
          <w:tcPr>
            <w:tcW w:w="117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6</w:t>
            </w:r>
          </w:p>
        </w:tc>
        <w:tc>
          <w:tcPr>
            <w:tcW w:w="135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0</w:t>
            </w:r>
          </w:p>
        </w:tc>
        <w:tc>
          <w:tcPr>
            <w:tcW w:w="153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40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3B3AE4" w:rsidRPr="003B3AE4" w:rsidTr="00F85402">
        <w:trPr>
          <w:trHeight w:val="170"/>
        </w:trPr>
        <w:tc>
          <w:tcPr>
            <w:tcW w:w="144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XaXNlPC9BdXRob3I+PFllYXI+MjAxMTwvWWVhcj48UmVj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</w:fldData>
              </w:fldCha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XaXNlPC9BdXRob3I+PFllYXI+MjAxMTwvWWVhcj48UmVj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</w:fldData>
              </w:fldCha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6" w:tooltip="Wise, 2011 #620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46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1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13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4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96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en-US"/>
              </w:rPr>
              <w:t>a</w:t>
            </w:r>
          </w:p>
        </w:tc>
      </w:tr>
      <w:tr w:rsidR="003B3AE4" w:rsidRPr="003B3AE4" w:rsidTr="00F85402">
        <w:trPr>
          <w:trHeight w:val="125"/>
        </w:trPr>
        <w:tc>
          <w:tcPr>
            <w:tcW w:w="144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SdXRoZXI8L0F1dGhvcj48WWVhcj4yMDEwPC9ZZWFyPjxS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</w:fldData>
              </w:fldCha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SdXRoZXI8L0F1dGhvcj48WWVhcj4yMDEwPC9ZZWFyPjxS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</w:fldData>
              </w:fldCha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8" w:tooltip="Ruther, 2010 #370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18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88</w:t>
            </w:r>
          </w:p>
        </w:tc>
        <w:tc>
          <w:tcPr>
            <w:tcW w:w="135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80</w:t>
            </w:r>
          </w:p>
        </w:tc>
        <w:tc>
          <w:tcPr>
            <w:tcW w:w="153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7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7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en-US"/>
              </w:rPr>
              <w:t>b</w:t>
            </w:r>
          </w:p>
        </w:tc>
      </w:tr>
      <w:tr w:rsidR="003B3AE4" w:rsidRPr="003B3AE4" w:rsidTr="00F85402">
        <w:trPr>
          <w:trHeight w:val="287"/>
        </w:trPr>
        <w:tc>
          <w:tcPr>
            <w:tcW w:w="144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IZXJ3aWs8L0F1dGhvcj48WWVhcj4yMDA5PC9ZZWFyPjxS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</w:fldData>
              </w:fldCha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IZXJ3aWs8L0F1dGhvcj48WWVhcj4yMDA5PC9ZZWFyPjxS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</w:fldData>
              </w:fldCha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7" w:tooltip="Herwik, 2009 #389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47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9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40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06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7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1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en-US"/>
              </w:rPr>
              <w:t>a,c</w:t>
            </w:r>
          </w:p>
        </w:tc>
      </w:tr>
      <w:tr w:rsidR="003B3AE4" w:rsidRPr="003B3AE4" w:rsidTr="00F85402">
        <w:trPr>
          <w:trHeight w:val="143"/>
        </w:trPr>
        <w:tc>
          <w:tcPr>
            <w:tcW w:w="144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DaGVuPC9BdXRob3I+PFllYXI+MjAwOTwvWWVhcj48UmVj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</w:fldData>
              </w:fldCha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+PEF1dGhvcj5DaGVuPC9BdXRob3I+PFllYXI+MjAwOTwvWWVhcj48UmVj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</w:fldData>
              </w:fldCha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8" w:tooltip="Chen, 2009 #625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48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6</w:t>
            </w:r>
          </w:p>
        </w:tc>
        <w:tc>
          <w:tcPr>
            <w:tcW w:w="135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20</w:t>
            </w:r>
          </w:p>
        </w:tc>
        <w:tc>
          <w:tcPr>
            <w:tcW w:w="153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07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6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6</w:t>
            </w:r>
          </w:p>
        </w:tc>
      </w:tr>
      <w:tr w:rsidR="003B3AE4" w:rsidRPr="003B3AE4" w:rsidTr="00F85402">
        <w:trPr>
          <w:trHeight w:val="170"/>
        </w:trPr>
        <w:tc>
          <w:tcPr>
            <w:tcW w:w="144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&lt;EndNote&gt;&lt;Cite&gt;&lt;Author&gt;Du&lt;/Author&gt;&lt;Year&gt;2009&lt;/Year&gt;&lt;RecNum&gt;395&lt;/RecNum&gt;&lt;DisplayText&gt;[49]&lt;/DisplayText&gt;&lt;record&gt;&lt;rec-number&gt;395&lt;/rec-number&gt;&lt;foreign-keys&gt;&lt;key app="EN" db-id="arav9v9s6vp0v3eptfp5f20rxtzdvdewax0t"&gt;395&lt;/key&gt;&lt;/foreign-keys&gt;&lt;ref-type name="Journal Article"&gt;17&lt;/ref-type&gt;&lt;contributors&gt;&lt;authors&gt;&lt;author&gt;Du, J. G.&lt;/author&gt;&lt;author&gt;Riedel-Kruse, I. H.&lt;/author&gt;&lt;author&gt;Nawroth, J. C.&lt;/author&gt;&lt;author&gt;Roukes, M. L.&lt;/author&gt;&lt;author&gt;Laurent, G.&lt;/author&gt;&lt;author&gt;Masmanidis, S. C.&lt;/author&gt;&lt;/authors&gt;&lt;/contributors&gt;&lt;auth-address&gt;Masmanidis, SC&amp;#xD;1200 E Calif Blvd,MC 216-76, Pasadena, CA 91125 USA&amp;#xD;1200 E Calif Blvd,MC 216-76, Pasadena, CA 91125 USA&amp;#xD;CALTECH, Div Biol, Pasadena, CA 91125 USA&amp;#xD;CALTECH, Kavli Nanosci Inst, Pasadena, CA 91125 USA&lt;/auth-address&gt;&lt;titles&gt;&lt;title&gt;High-Resolution Three-Dimensional Extracellular Recording of Neuronal Activity With Microfabricated Electrode Arrays&lt;/title&gt;&lt;secondary-title&gt;Journal of Neurophysiology&lt;/secondary-title&gt;&lt;alt-title&gt;J Neurophysiol&lt;/alt-title&gt;&lt;/titles&gt;&lt;alt-periodical&gt;&lt;full-title&gt;J Neurophysiol&lt;/full-title&gt;&lt;/alt-periodical&gt;&lt;pages&gt;1671-1678&lt;/pages&gt;&lt;volume&gt;101&lt;/volume&gt;&lt;number&gt;3&lt;/number&gt;&lt;keywords&gt;&lt;keyword&gt;model-based analysis&lt;/keyword&gt;&lt;keyword&gt;microelectrode arrays&lt;/keyword&gt;&lt;keyword&gt;multiunit recordings&lt;/keyword&gt;&lt;keyword&gt;odor representations&lt;/keyword&gt;&lt;keyword&gt;brain&lt;/keyword&gt;&lt;keyword&gt;oscillations&lt;/keyword&gt;&lt;keyword&gt;hippocampus&lt;/keyword&gt;&lt;keyword&gt;yield&lt;/keyword&gt;&lt;keyword&gt;stimulation&lt;/keyword&gt;&lt;keyword&gt;inhibition&lt;/keyword&gt;&lt;/keywords&gt;&lt;dates&gt;&lt;year&gt;2009&lt;/year&gt;&lt;pub-dates&gt;&lt;date&gt;Mar&lt;/date&gt;&lt;/pub-dates&gt;&lt;/dates&gt;&lt;isbn&gt;0022-3077&lt;/isbn&gt;&lt;accession-num&gt;ISI:000263745500045&lt;/accession-num&gt;&lt;urls&gt;&lt;related-urls&gt;&lt;url&gt;&amp;lt;Go to ISI&amp;gt;://000263745500045&lt;/url&gt;&lt;/related-urls&gt;&lt;/urls&gt;&lt;electronic-resource-num&gt;DOI 10.1152/jn.90992.2008&lt;/electronic-resource-num&gt;&lt;language&gt;English&lt;/language&gt;&lt;/record&gt;&lt;/Cite&gt;&lt;/EndNote&gt;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49" w:tooltip="Du, 2009 #395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49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6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70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23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</w:tr>
      <w:tr w:rsidR="003B3AE4" w:rsidRPr="003B3AE4" w:rsidTr="00F85402">
        <w:trPr>
          <w:trHeight w:val="143"/>
        </w:trPr>
        <w:tc>
          <w:tcPr>
            <w:tcW w:w="144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&lt;EndNote&gt;&lt;Cite&gt;&lt;Author&gt;Yao&lt;/Author&gt;&lt;Year&gt;2007&lt;/Year&gt;&lt;RecNum&gt;621&lt;/RecNum&gt;&lt;DisplayText&gt;[50]&lt;/DisplayText&gt;&lt;record&gt;&lt;rec-number&gt;621&lt;/rec-number&gt;&lt;foreign-keys&gt;&lt;key app="EN" db-id="arav9v9s6vp0v3eptfp5f20rxtzdvdewax0t"&gt;621&lt;/key&gt;&lt;/foreign-keys&gt;&lt;ref-type name="Journal Article"&gt;17&lt;/ref-type&gt;&lt;contributors&gt;&lt;authors&gt;&lt;author&gt;Yao, Y.&lt;/author&gt;&lt;author&gt;Gulari, A. N.&lt;/author&gt;&lt;author&gt;Casey, B.&lt;/author&gt;&lt;author&gt;Wiler, J. A.&lt;/author&gt;&lt;author&gt;Wise, K. D.&lt;/author&gt;&lt;/authors&gt;&lt;/contributors&gt;&lt;auth-address&gt;Yao, Y&amp;#xD;Univ Michigan, Engn Res Ctr Wireless Integrated MicroSyst, Ann Arbor, MI 48109 USA&amp;#xD;Univ Michigan, Engn Res Ctr Wireless Integrated MicroSyst, Ann Arbor, MI 48109 USA&amp;#xD;Univ Michigan, Engn Res Ctr Wireless Integrated MicroSyst, Ann Arbor, MI 48109 USA&lt;/auth-address&gt;&lt;titles&gt;&lt;title&gt;Silicon microelectrodes with flexible integrated cables for neural implant applications&lt;/title&gt;&lt;secondary-title&gt;2007 3rd International IEEE/EMBS Conference on Neural Engineering, Vols 1 and 2&lt;/secondary-title&gt;&lt;/titles&gt;&lt;periodical&gt;&lt;full-title&gt;2007 3rd International IEEE/EMBS Conference on Neural Engineering, Vols 1 and 2&lt;/full-title&gt;&lt;/periodical&gt;&lt;pages&gt;398-401&lt;/pages&gt;&lt;dates&gt;&lt;year&gt;2007&lt;/year&gt;&lt;/dates&gt;&lt;accession-num&gt;ISI:000248513500098&lt;/accession-num&gt;&lt;urls&gt;&lt;related-urls&gt;&lt;url&gt;&amp;lt;Go to ISI&amp;gt;://000248513500098&lt;/url&gt;&lt;/related-urls&gt;&lt;/urls&gt;&lt;language&gt;English&lt;/language&gt;&lt;/record&gt;&lt;/Cite&gt;&lt;/EndNote&gt;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0" w:tooltip="Yao, 2007 #621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50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135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0</w:t>
            </w:r>
          </w:p>
        </w:tc>
        <w:tc>
          <w:tcPr>
            <w:tcW w:w="153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16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4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96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vertAlign w:val="superscript"/>
                <w:lang w:val="en-US"/>
              </w:rPr>
              <w:t>a,d</w:t>
            </w:r>
          </w:p>
        </w:tc>
      </w:tr>
      <w:tr w:rsidR="003B3AE4" w:rsidRPr="003B3AE4" w:rsidTr="00F85402">
        <w:trPr>
          <w:trHeight w:val="188"/>
        </w:trPr>
        <w:tc>
          <w:tcPr>
            <w:tcW w:w="144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&lt;EndNote&gt;&lt;Cite&gt;&lt;Author&gt;Blanche&lt;/Author&gt;&lt;Year&gt;2005&lt;/Year&gt;&lt;RecNum&gt;42&lt;/RecNum&gt;&lt;DisplayText&gt;[11]&lt;/DisplayText&gt;&lt;record&gt;&lt;rec-number&gt;42&lt;/rec-number&gt;&lt;foreign-keys&gt;&lt;key app="EN" db-id="arav9v9s6vp0v3eptfp5f20rxtzdvdewax0t"&gt;42&lt;/key&gt;&lt;/foreign-keys&gt;&lt;ref-type name="Journal Article"&gt;17&lt;/ref-type&gt;&lt;contributors&gt;&lt;authors&gt;&lt;author&gt;Blanche, T. J.&lt;/author&gt;&lt;author&gt;Spacek, M. A.&lt;/author&gt;&lt;author&gt;Hetke, J. F.&lt;/author&gt;&lt;author&gt;Swindale, N. V.&lt;/author&gt;&lt;/authors&gt;&lt;/contributors&gt;&lt;auth-address&gt;Swindale, NV&amp;#xD;Univ British Columbia, Dept Ophthalmol &amp;amp; Visual Sci, 2550 Willow St, Vancouver, BC V5Z 3N9, Canada&amp;#xD;Univ British Columbia, Dept Ophthalmol &amp;amp; Visual Sci, 2550 Willow St, Vancouver, BC V5Z 3N9, Canada&amp;#xD;Univ British Columbia, Dept Ophthalmol &amp;amp; Visual Sci, Vancouver, BC V5Z 3N9, Canada&amp;#xD;Univ Michigan, Dept Elect Engn &amp;amp; Comp Sci, Ann Arbor, MI 48109 USA&lt;/auth-address&gt;&lt;titles&gt;&lt;title&gt;Polytrodes: High-density silicon electrode arrays for large-scale multiunit recording&lt;/title&gt;&lt;secondary-title&gt;Journal of Neurophysiology&lt;/secondary-title&gt;&lt;alt-title&gt;J Neurophysiol&lt;/alt-title&gt;&lt;/titles&gt;&lt;alt-periodical&gt;&lt;full-title&gt;J Neurophysiol&lt;/full-title&gt;&lt;/alt-periodical&gt;&lt;pages&gt;2987-3000&lt;/pages&gt;&lt;volume&gt;93&lt;/volume&gt;&lt;number&gt;5&lt;/number&gt;&lt;keywords&gt;&lt;keyword&gt;cat striate cortex&lt;/keyword&gt;&lt;keyword&gt;substrate microelectrode arrays&lt;/keyword&gt;&lt;keyword&gt;visual cortical-neurons&lt;/keyword&gt;&lt;keyword&gt;central nervous-system&lt;/keyword&gt;&lt;keyword&gt;in-vivo&lt;/keyword&gt;&lt;keyword&gt;evoked-potentials&lt;/keyword&gt;&lt;keyword&gt;cerebral-cortex&lt;/keyword&gt;&lt;keyword&gt;neural probes&lt;/keyword&gt;&lt;keyword&gt;single units&lt;/keyword&gt;&lt;keyword&gt;thin-film&lt;/keyword&gt;&lt;/keywords&gt;&lt;dates&gt;&lt;year&gt;2005&lt;/year&gt;&lt;pub-dates&gt;&lt;date&gt;May&lt;/date&gt;&lt;/pub-dates&gt;&lt;/dates&gt;&lt;isbn&gt;0022-3077&lt;/isbn&gt;&lt;accession-num&gt;ISI:000228575200058&lt;/accession-num&gt;&lt;urls&gt;&lt;related-urls&gt;&lt;url&gt;&amp;lt;Go to ISI&amp;gt;://000228575200058&lt;/url&gt;&lt;/related-urls&gt;&lt;/urls&gt;&lt;electronic-resource-num&gt;DOI 10.1152/jn.01023.2004&lt;/electronic-resource-num&gt;&lt;language&gt;English&lt;/language&gt;&lt;/record&gt;&lt;/Cite&gt;&lt;/EndNote&gt;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1" w:tooltip="Blanche, 2005 #42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11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4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12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25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4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4</w:t>
            </w:r>
          </w:p>
        </w:tc>
      </w:tr>
      <w:tr w:rsidR="003B3AE4" w:rsidRPr="003B3AE4" w:rsidTr="00F85402">
        <w:trPr>
          <w:trHeight w:val="152"/>
        </w:trPr>
        <w:tc>
          <w:tcPr>
            <w:tcW w:w="144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&lt;EndNote&gt;&lt;Cite&gt;&lt;Author&gt;Csicsvari&lt;/Author&gt;&lt;Year&gt;2003&lt;/Year&gt;&lt;RecNum&gt;71&lt;/RecNum&gt;&lt;DisplayText&gt;[51]&lt;/DisplayText&gt;&lt;record&gt;&lt;rec-number&gt;71&lt;/rec-number&gt;&lt;foreign-keys&gt;&lt;key app="EN" db-id="arav9v9s6vp0v3eptfp5f20rxtzdvdewax0t"&gt;71&lt;/key&gt;&lt;/foreign-keys&gt;&lt;ref-type name="Journal Article"&gt;17&lt;/ref-type&gt;&lt;contributors&gt;&lt;authors&gt;&lt;author&gt;Csicsvari, J.&lt;/author&gt;&lt;author&gt;Henze, D. A.&lt;/author&gt;&lt;author&gt;Jamieson, B.&lt;/author&gt;&lt;author&gt;Harris, K. D.&lt;/author&gt;&lt;author&gt;Sirota, A.&lt;/author&gt;&lt;author&gt;Bartho, P.&lt;/author&gt;&lt;author&gt;Wise, K. D.&lt;/author&gt;&lt;author&gt;Buzsaki, G.&lt;/author&gt;&lt;/authors&gt;&lt;/contributors&gt;&lt;auth-address&gt;Buzsaki, G&amp;#xD;Rutgers State Univ, Ctr Mol &amp;amp; Behav Neurosci, 197 Univ Ave, Newark, NJ 07102 USA&amp;#xD;Rutgers State Univ, Ctr Mol &amp;amp; Behav Neurosci, 197 Univ Ave, Newark, NJ 07102 USA&amp;#xD;Rutgers State Univ, Ctr Mol &amp;amp; Behav Neurosci, Newark, NJ 07102 USA&amp;#xD;Univ Michigan, Dept Elect Engn &amp;amp; Comp Sci, Ann Arbor, MI 48109 USA&lt;/auth-address&gt;&lt;titles&gt;&lt;title&gt;Massively parallel recording of unit and local field potentials with silicon-based electrodes&lt;/title&gt;&lt;secondary-title&gt;Journal of Neurophysiology&lt;/secondary-title&gt;&lt;alt-title&gt;J Neurophysiol&lt;/alt-title&gt;&lt;/titles&gt;&lt;alt-periodical&gt;&lt;full-title&gt;J Neurophysiol&lt;/full-title&gt;&lt;/alt-periodical&gt;&lt;pages&gt;1314-1323&lt;/pages&gt;&lt;volume&gt;90&lt;/volume&gt;&lt;number&gt;2&lt;/number&gt;&lt;keywords&gt;&lt;keyword&gt;hippocampal pyramidal cells&lt;/keyword&gt;&lt;keyword&gt;source-density analysis&lt;/keyword&gt;&lt;keyword&gt;behaving rat&lt;/keyword&gt;&lt;keyword&gt;in-vivo&lt;/keyword&gt;&lt;keyword&gt;awake rat&lt;/keyword&gt;&lt;keyword&gt;cortex&lt;/keyword&gt;&lt;keyword&gt;oscillation&lt;/keyword&gt;&lt;keyword&gt;multisite&lt;/keyword&gt;&lt;keyword&gt;neocortex&lt;/keyword&gt;&lt;keyword&gt;dynamics&lt;/keyword&gt;&lt;/keywords&gt;&lt;dates&gt;&lt;year&gt;2003&lt;/year&gt;&lt;pub-dates&gt;&lt;date&gt;Aug&lt;/date&gt;&lt;/pub-dates&gt;&lt;/dates&gt;&lt;isbn&gt;0022-3077&lt;/isbn&gt;&lt;accession-num&gt;ISI:000184565300072&lt;/accession-num&gt;&lt;urls&gt;&lt;related-urls&gt;&lt;url&gt;&amp;lt;Go to ISI&amp;gt;://000184565300072&lt;/url&gt;&lt;/related-urls&gt;&lt;/urls&gt;&lt;electronic-resource-num&gt;DOI 10.1152/jn.00116.2003&lt;/electronic-resource-num&gt;&lt;language&gt;English&lt;/language&gt;&lt;/record&gt;&lt;/Cite&gt;&lt;/EndNote&gt;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1" w:tooltip="Csicsvari, 2003 #71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51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135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50</w:t>
            </w:r>
          </w:p>
        </w:tc>
        <w:tc>
          <w:tcPr>
            <w:tcW w:w="153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16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8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8</w:t>
            </w:r>
          </w:p>
        </w:tc>
      </w:tr>
      <w:tr w:rsidR="003B3AE4" w:rsidRPr="003B3AE4" w:rsidTr="00F85402">
        <w:trPr>
          <w:trHeight w:val="197"/>
        </w:trPr>
        <w:tc>
          <w:tcPr>
            <w:tcW w:w="144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&lt;EndNote&gt;&lt;Cite&gt;&lt;Author&gt;Csicsvari&lt;/Author&gt;&lt;Year&gt;2003&lt;/Year&gt;&lt;RecNum&gt;71&lt;/RecNum&gt;&lt;DisplayText&gt;[51]&lt;/DisplayText&gt;&lt;record&gt;&lt;rec-number&gt;71&lt;/rec-number&gt;&lt;foreign-keys&gt;&lt;key app="EN" db-id="arav9v9s6vp0v3eptfp5f20rxtzdvdewax0t"&gt;71&lt;/key&gt;&lt;/foreign-keys&gt;&lt;ref-type name="Journal Article"&gt;17&lt;/ref-type&gt;&lt;contributors&gt;&lt;authors&gt;&lt;author&gt;Csicsvari, J.&lt;/author&gt;&lt;author&gt;Henze, D. A.&lt;/author&gt;&lt;author&gt;Jamieson, B.&lt;/author&gt;&lt;author&gt;Harris, K. D.&lt;/author&gt;&lt;author&gt;Sirota, A.&lt;/author&gt;&lt;author&gt;Bartho, P.&lt;/author&gt;&lt;author&gt;Wise, K. D.&lt;/author&gt;&lt;author&gt;Buzsaki, G.&lt;/author&gt;&lt;/authors&gt;&lt;/contributors&gt;&lt;auth-address&gt;Buzsaki, G&amp;#xD;Rutgers State Univ, Ctr Mol &amp;amp; Behav Neurosci, 197 Univ Ave, Newark, NJ 07102 USA&amp;#xD;Rutgers State Univ, Ctr Mol &amp;amp; Behav Neurosci, 197 Univ Ave, Newark, NJ 07102 USA&amp;#xD;Rutgers State Univ, Ctr Mol &amp;amp; Behav Neurosci, Newark, NJ 07102 USA&amp;#xD;Univ Michigan, Dept Elect Engn &amp;amp; Comp Sci, Ann Arbor, MI 48109 USA&lt;/auth-address&gt;&lt;titles&gt;&lt;title&gt;Massively parallel recording of unit and local field potentials with silicon-based electrodes&lt;/title&gt;&lt;secondary-title&gt;Journal of Neurophysiology&lt;/secondary-title&gt;&lt;alt-title&gt;J Neurophysiol&lt;/alt-title&gt;&lt;/titles&gt;&lt;alt-periodical&gt;&lt;full-title&gt;J Neurophysiol&lt;/full-title&gt;&lt;/alt-periodical&gt;&lt;pages&gt;1314-1323&lt;/pages&gt;&lt;volume&gt;90&lt;/volume&gt;&lt;number&gt;2&lt;/number&gt;&lt;keywords&gt;&lt;keyword&gt;hippocampal pyramidal cells&lt;/keyword&gt;&lt;keyword&gt;source-density analysis&lt;/keyword&gt;&lt;keyword&gt;behaving rat&lt;/keyword&gt;&lt;keyword&gt;in-vivo&lt;/keyword&gt;&lt;keyword&gt;awake rat&lt;/keyword&gt;&lt;keyword&gt;cortex&lt;/keyword&gt;&lt;keyword&gt;oscillation&lt;/keyword&gt;&lt;keyword&gt;multisite&lt;/keyword&gt;&lt;keyword&gt;neocortex&lt;/keyword&gt;&lt;keyword&gt;dynamics&lt;/keyword&gt;&lt;/keywords&gt;&lt;dates&gt;&lt;year&gt;2003&lt;/year&gt;&lt;pub-dates&gt;&lt;date&gt;Aug&lt;/date&gt;&lt;/pub-dates&gt;&lt;/dates&gt;&lt;isbn&gt;0022-3077&lt;/isbn&gt;&lt;accession-num&gt;ISI:000184565300072&lt;/accession-num&gt;&lt;urls&gt;&lt;related-urls&gt;&lt;url&gt;&amp;lt;Go to ISI&amp;gt;://000184565300072&lt;/url&gt;&lt;/related-urls&gt;&lt;/urls&gt;&lt;electronic-resource-num&gt;DOI 10.1152/jn.00116.2003&lt;/electronic-resource-num&gt;&lt;language&gt;English&lt;/language&gt;&lt;/record&gt;&lt;/Cite&gt;&lt;/EndNote&gt;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51" w:tooltip="Csicsvari, 2003 #71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51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6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5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19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64</w:t>
            </w:r>
          </w:p>
        </w:tc>
      </w:tr>
      <w:tr w:rsidR="003B3AE4" w:rsidRPr="003B3AE4" w:rsidTr="00F85402">
        <w:trPr>
          <w:trHeight w:val="170"/>
        </w:trPr>
        <w:tc>
          <w:tcPr>
            <w:tcW w:w="144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&lt;EndNote&gt;&lt;Cite&gt;&lt;Author&gt;Cheung&lt;/Author&gt;&lt;Year&gt;2003&lt;/Year&gt;&lt;RecNum&gt;328&lt;/RecNum&gt;&lt;DisplayText&gt;[21]&lt;/DisplayText&gt;&lt;record&gt;&lt;rec-number&gt;328&lt;/rec-number&gt;&lt;foreign-keys&gt;&lt;key app="EN" db-id="arav9v9s6vp0v3eptfp5f20rxtzdvdewax0t"&gt;328&lt;/key&gt;&lt;/foreign-keys&gt;&lt;ref-type name="Journal Article"&gt;17&lt;/ref-type&gt;&lt;contributors&gt;&lt;authors&gt;&lt;author&gt;Cheung, K. C.&lt;/author&gt;&lt;author&gt;Djupsund, K.&lt;/author&gt;&lt;author&gt;Dan, Y.&lt;/author&gt;&lt;author&gt;Lee, L. P.&lt;/author&gt;&lt;/authors&gt;&lt;/contributors&gt;&lt;auth-address&gt;Cheung, KC&amp;#xD;Univ Calif Berkeley, Dept Bioengn, Berkeley Sensor &amp;amp; Actuator Ctr, Berkeley, CA 94720 USA&amp;#xD;Univ Calif Berkeley, Dept Bioengn, Berkeley Sensor &amp;amp; Actuator Ctr, Berkeley, CA 94720 USA&amp;#xD;Univ Calif Berkeley, Dept Bioengn, Berkeley Sensor &amp;amp; Actuator Ctr, Berkeley, CA 94720 USA&amp;#xD;Univ Calif Berkeley, Dept Mol &amp;amp; Cell Biol, Berkeley, CA 94720 USA&lt;/auth-address&gt;&lt;titles&gt;&lt;title&gt;Implantable multichannel electrode array based on SOI technology&lt;/title&gt;&lt;secondary-title&gt;Journal of Microelectromechanical Systems&lt;/secondary-title&gt;&lt;alt-title&gt;J Microelectromech S&lt;/alt-title&gt;&lt;/titles&gt;&lt;periodical&gt;&lt;full-title&gt;Journal of Microelectromechanical Systems&lt;/full-title&gt;&lt;abbr-1&gt;J Microelectromech S&lt;/abbr-1&gt;&lt;/periodical&gt;&lt;alt-periodical&gt;&lt;full-title&gt;Journal of Microelectromechanical Systems&lt;/full-title&gt;&lt;abbr-1&gt;J Microelectromech S&lt;/abbr-1&gt;&lt;/alt-periodical&gt;&lt;pages&gt;179-184&lt;/pages&gt;&lt;volume&gt;12&lt;/volume&gt;&lt;number&gt;2&lt;/number&gt;&lt;keywords&gt;&lt;keyword&gt;implantable multielectrode array&lt;/keyword&gt;&lt;keyword&gt;neural probe&lt;/keyword&gt;&lt;keyword&gt;silicon-on-insulator (soi)&lt;/keyword&gt;&lt;keyword&gt;microelectrode arrays&lt;/keyword&gt;&lt;keyword&gt;silicon&lt;/keyword&gt;&lt;keyword&gt;probes&lt;/keyword&gt;&lt;/keywords&gt;&lt;dates&gt;&lt;year&gt;2003&lt;/year&gt;&lt;pub-dates&gt;&lt;date&gt;Apr&lt;/date&gt;&lt;/pub-dates&gt;&lt;/dates&gt;&lt;isbn&gt;1057-7157&lt;/isbn&gt;&lt;accession-num&gt;ISI:000182054900007&lt;/accession-num&gt;&lt;urls&gt;&lt;related-urls&gt;&lt;url&gt;&amp;lt;Go to ISI&amp;gt;://000182054900007&lt;/url&gt;&lt;/related-urls&gt;&lt;/urls&gt;&lt;electronic-resource-num&gt;Doi 10.1109/Jmems.2003.809962&lt;/electronic-resource-num&gt;&lt;language&gt;English&lt;/language&gt;&lt;/record&gt;&lt;/Cite&gt;&lt;/EndNote&gt;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21" w:tooltip="Cheung, 2003 #328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21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4</w:t>
            </w:r>
          </w:p>
        </w:tc>
        <w:tc>
          <w:tcPr>
            <w:tcW w:w="135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0</w:t>
            </w:r>
          </w:p>
        </w:tc>
        <w:tc>
          <w:tcPr>
            <w:tcW w:w="153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05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6</w:t>
            </w:r>
          </w:p>
        </w:tc>
        <w:tc>
          <w:tcPr>
            <w:tcW w:w="1620" w:type="dxa"/>
            <w:shd w:val="clear" w:color="auto" w:fill="D9D9D9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16</w:t>
            </w:r>
          </w:p>
        </w:tc>
      </w:tr>
      <w:tr w:rsidR="003B3AE4" w:rsidRPr="003B3AE4" w:rsidTr="00F85402">
        <w:trPr>
          <w:trHeight w:val="215"/>
        </w:trPr>
        <w:tc>
          <w:tcPr>
            <w:tcW w:w="144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begin"/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instrText xml:space="preserve"> ADDIN EN.CITE &lt;EndNote&gt;&lt;Cite&gt;&lt;Author&gt;Norlin&lt;/Author&gt;&lt;Year&gt;2002&lt;/Year&gt;&lt;RecNum&gt;78&lt;/RecNum&gt;&lt;DisplayText&gt;[15]&lt;/DisplayText&gt;&lt;record&gt;&lt;rec-number&gt;78&lt;/rec-number&gt;&lt;foreign-keys&gt;&lt;key app="EN" db-id="arav9v9s6vp0v3eptfp5f20rxtzdvdewax0t"&gt;78&lt;/key&gt;&lt;/foreign-keys&gt;&lt;ref-type name="Journal Article"&gt;17&lt;/ref-type&gt;&lt;contributors&gt;&lt;authors&gt;&lt;author&gt;Norlin, P.&lt;/author&gt;&lt;author&gt;Kindlundh, M.&lt;/author&gt;&lt;author&gt;Mouroux, A.&lt;/author&gt;&lt;author&gt;Yoshida, K.&lt;/author&gt;&lt;author&gt;Hofmann, U. G.&lt;/author&gt;&lt;/authors&gt;&lt;/contributors&gt;&lt;auth-address&gt;Norlin, P&amp;#xD;Acreo AB, Electrum 236, SE-16440 Kista, Sweden&amp;#xD;Acreo AB, Electrum 236, SE-16440 Kista, Sweden&amp;#xD;Acreo AB, SE-16440 Kista, Sweden&amp;#xD;Univ Aalborg, Ctr Sensory Motor Interact, DK-9220 Aalborg, Denmark&amp;#xD;Med Univ Lubeck, Inst Signal Proc, D-23569 Lubeck, Germany&lt;/auth-address&gt;&lt;titles&gt;&lt;title&gt;A 32-site neural recording probe fabricated by DRIE of SOI substrates&lt;/title&gt;&lt;secondary-title&gt;Journal of Micromechanics and Microengineering&lt;/secondary-title&gt;&lt;alt-title&gt;J Micromech Microeng&lt;/alt-title&gt;&lt;/titles&gt;&lt;periodical&gt;&lt;full-title&gt;Journal of Micromechanics and Microengineering&lt;/full-title&gt;&lt;abbr-1&gt;J Micromech Microeng&lt;/abbr-1&gt;&lt;/periodical&gt;&lt;alt-periodical&gt;&lt;full-title&gt;Journal of Micromechanics and Microengineering&lt;/full-title&gt;&lt;abbr-1&gt;J Micromech Microeng&lt;/abbr-1&gt;&lt;/alt-periodical&gt;&lt;pages&gt;414-419&lt;/pages&gt;&lt;volume&gt;12&lt;/volume&gt;&lt;number&gt;4&lt;/number&gt;&lt;keywords&gt;&lt;keyword&gt;electrode&lt;/keyword&gt;&lt;keyword&gt;array&lt;/keyword&gt;&lt;keyword&gt;interface&lt;/keyword&gt;&lt;/keywords&gt;&lt;dates&gt;&lt;year&gt;2002&lt;/year&gt;&lt;pub-dates&gt;&lt;date&gt;Jul&lt;/date&gt;&lt;/pub-dates&gt;&lt;/dates&gt;&lt;isbn&gt;0960-1317&lt;/isbn&gt;&lt;accession-num&gt;ISI:000177085200013&lt;/accession-num&gt;&lt;urls&gt;&lt;related-urls&gt;&lt;url&gt;&amp;lt;Go to ISI&amp;gt;://000177085200013&lt;/url&gt;&lt;/related-urls&gt;&lt;/urls&gt;&lt;electronic-resource-num&gt;Pii S0960-1317(02)32547-6&lt;/electronic-resource-num&gt;&lt;language&gt;English&lt;/language&gt;&lt;/record&gt;&lt;/Cite&gt;&lt;/EndNote&gt;</w:instrTex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separate"/>
            </w:r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[</w:t>
            </w:r>
            <w:hyperlink w:anchor="_ENREF_15" w:tooltip="Norlin, 2002 #78" w:history="1">
              <w:r w:rsidRPr="003B3AE4">
                <w:rPr>
                  <w:rFonts w:ascii="Arial" w:eastAsia="Times New Roman" w:hAnsi="Arial" w:cs="Arial"/>
                  <w:noProof/>
                  <w:sz w:val="16"/>
                  <w:szCs w:val="16"/>
                  <w:lang w:val="en-US"/>
                </w:rPr>
                <w:t>15</w:t>
              </w:r>
            </w:hyperlink>
            <w:r w:rsidRPr="003B3AE4">
              <w:rPr>
                <w:rFonts w:ascii="Arial" w:eastAsia="Times New Roman" w:hAnsi="Arial" w:cs="Arial"/>
                <w:noProof/>
                <w:sz w:val="16"/>
                <w:szCs w:val="16"/>
                <w:lang w:val="en-US"/>
              </w:rPr>
              <w:t>]</w:t>
            </w: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117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8</w:t>
            </w:r>
          </w:p>
        </w:tc>
        <w:tc>
          <w:tcPr>
            <w:tcW w:w="135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25</w:t>
            </w:r>
          </w:p>
        </w:tc>
        <w:tc>
          <w:tcPr>
            <w:tcW w:w="153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0.32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  <w:tc>
          <w:tcPr>
            <w:tcW w:w="1620" w:type="dxa"/>
            <w:shd w:val="clear" w:color="auto" w:fill="auto"/>
            <w:vAlign w:val="bottom"/>
            <w:hideMark/>
          </w:tcPr>
          <w:p w:rsidR="003B3AE4" w:rsidRPr="003B3AE4" w:rsidRDefault="003B3AE4" w:rsidP="003B3AE4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16"/>
                <w:szCs w:val="16"/>
                <w:lang w:val="en-US"/>
              </w:rPr>
            </w:pPr>
            <w:r w:rsidRPr="003B3AE4">
              <w:rPr>
                <w:rFonts w:ascii="Arial" w:eastAsia="Times New Roman" w:hAnsi="Arial" w:cs="Arial"/>
                <w:sz w:val="16"/>
                <w:szCs w:val="16"/>
                <w:lang w:val="en-US"/>
              </w:rPr>
              <w:t>32</w:t>
            </w:r>
          </w:p>
        </w:tc>
      </w:tr>
    </w:tbl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lang w:val="en-US"/>
        </w:rPr>
      </w:pPr>
    </w:p>
    <w:p w:rsidR="003B3AE4" w:rsidRPr="003B3AE4" w:rsidRDefault="003B3AE4" w:rsidP="003B3AE4">
      <w:pPr>
        <w:spacing w:after="0" w:line="240" w:lineRule="auto"/>
        <w:jc w:val="both"/>
        <w:rPr>
          <w:rFonts w:ascii="Times New Roman" w:eastAsia="Calibri" w:hAnsi="Times New Roman" w:cs="Times New Roman"/>
          <w:b/>
          <w:lang w:val="en-US"/>
        </w:rPr>
      </w:pPr>
    </w:p>
    <w:p w:rsidR="003B3AE4" w:rsidRPr="003B3AE4" w:rsidRDefault="003B3AE4" w:rsidP="003B3AE4">
      <w:pPr>
        <w:spacing w:after="0" w:line="480" w:lineRule="auto"/>
        <w:jc w:val="both"/>
        <w:rPr>
          <w:rFonts w:ascii="Times New Roman" w:eastAsia="Calibri" w:hAnsi="Times New Roman" w:cs="Times New Roman"/>
          <w:lang w:val="en-US"/>
        </w:rPr>
      </w:pPr>
      <w:r w:rsidRPr="003B3AE4">
        <w:rPr>
          <w:rFonts w:ascii="Times New Roman" w:eastAsia="Calibri" w:hAnsi="Times New Roman" w:cs="Times New Roman"/>
          <w:b/>
          <w:lang w:val="en-US"/>
        </w:rPr>
        <w:t xml:space="preserve">Table S1.  Comparison of number of recording channels, device size, and channel density for a representative subset of neural probes described in the literature. </w:t>
      </w:r>
      <w:r w:rsidRPr="003B3AE4">
        <w:rPr>
          <w:rFonts w:ascii="Times New Roman" w:eastAsia="Calibri" w:hAnsi="Times New Roman" w:cs="Times New Roman"/>
          <w:lang w:val="en-US"/>
        </w:rPr>
        <w:t xml:space="preserve">The table cites literature describing planar implantable microelectrode arrays similar to the one in this paper. Large channel-to-width ratios imply minimally invasive shafts containing high-density recording arrays. Due to the use of nanofabrication techniques, the probes presented in this publication offer among the highest channel-to-width ratios and areal recording site density reported to date. </w:t>
      </w:r>
      <w:r w:rsidRPr="003B3AE4">
        <w:rPr>
          <w:rFonts w:ascii="Times New Roman" w:eastAsia="Calibri" w:hAnsi="Times New Roman" w:cs="Times New Roman"/>
          <w:b/>
          <w:lang w:val="en-US"/>
        </w:rPr>
        <w:t>Notes:</w:t>
      </w:r>
      <w:r w:rsidRPr="003B3AE4">
        <w:rPr>
          <w:rFonts w:ascii="Times New Roman" w:eastAsia="Calibri" w:hAnsi="Times New Roman" w:cs="Times New Roman"/>
          <w:lang w:val="en-US"/>
        </w:rPr>
        <w:t xml:space="preserve"> (a) 3D </w:t>
      </w:r>
      <w:proofErr w:type="spellStart"/>
      <w:r w:rsidRPr="003B3AE4">
        <w:rPr>
          <w:rFonts w:ascii="Times New Roman" w:eastAsia="Calibri" w:hAnsi="Times New Roman" w:cs="Times New Roman"/>
          <w:lang w:val="en-US"/>
        </w:rPr>
        <w:t>microassembly</w:t>
      </w:r>
      <w:proofErr w:type="spellEnd"/>
      <w:r w:rsidRPr="003B3AE4">
        <w:rPr>
          <w:rFonts w:ascii="Times New Roman" w:eastAsia="Calibri" w:hAnsi="Times New Roman" w:cs="Times New Roman"/>
          <w:lang w:val="en-US"/>
        </w:rPr>
        <w:t xml:space="preserve">; (b) contains integrated electronics, and only 8 of 188 channels can be read out at any given time; (c) assume 9 channels per shaft and 500 </w:t>
      </w:r>
      <w:proofErr w:type="spellStart"/>
      <w:r w:rsidRPr="003B3AE4">
        <w:rPr>
          <w:rFonts w:ascii="Times New Roman" w:eastAsia="Calibri" w:hAnsi="Times New Roman" w:cs="Times New Roman"/>
          <w:lang w:val="en-US"/>
        </w:rPr>
        <w:t>μm</w:t>
      </w:r>
      <w:proofErr w:type="spellEnd"/>
      <w:r w:rsidRPr="003B3AE4">
        <w:rPr>
          <w:rFonts w:ascii="Times New Roman" w:eastAsia="Calibri" w:hAnsi="Times New Roman" w:cs="Times New Roman"/>
          <w:lang w:val="en-US"/>
        </w:rPr>
        <w:t xml:space="preserve"> shaft spacing; (d) assume 8 channels per shaft and 400 </w:t>
      </w:r>
      <w:proofErr w:type="spellStart"/>
      <w:r w:rsidRPr="003B3AE4">
        <w:rPr>
          <w:rFonts w:ascii="Times New Roman" w:eastAsia="Calibri" w:hAnsi="Times New Roman" w:cs="Times New Roman"/>
          <w:lang w:val="en-US"/>
        </w:rPr>
        <w:t>μm</w:t>
      </w:r>
      <w:proofErr w:type="spellEnd"/>
      <w:r w:rsidRPr="003B3AE4">
        <w:rPr>
          <w:rFonts w:ascii="Times New Roman" w:eastAsia="Calibri" w:hAnsi="Times New Roman" w:cs="Times New Roman"/>
          <w:lang w:val="en-US"/>
        </w:rPr>
        <w:t xml:space="preserve"> shaft spacing. </w:t>
      </w:r>
    </w:p>
    <w:p w:rsidR="00BF3806" w:rsidRDefault="00BF3806" w:rsidP="003B3AE4">
      <w:pPr>
        <w:pStyle w:val="NoSpacing"/>
      </w:pPr>
      <w:bookmarkStart w:id="0" w:name="_GoBack"/>
      <w:bookmarkEnd w:id="0"/>
    </w:p>
    <w:sectPr w:rsidR="00BF380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B3AE4"/>
    <w:rsid w:val="003B3AE4"/>
    <w:rsid w:val="00BF3806"/>
    <w:rsid w:val="00FA53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3B3AE4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3B3AE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273</Words>
  <Characters>12961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nny</dc:creator>
  <cp:lastModifiedBy>Penny</cp:lastModifiedBy>
  <cp:revision>1</cp:revision>
  <dcterms:created xsi:type="dcterms:W3CDTF">2011-09-15T23:08:00Z</dcterms:created>
  <dcterms:modified xsi:type="dcterms:W3CDTF">2011-09-15T23:09:00Z</dcterms:modified>
</cp:coreProperties>
</file>